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77777777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proofErr w:type="spellStart"/>
      <w:r w:rsidRPr="006C5651">
        <w:rPr>
          <w:b/>
          <w:sz w:val="32"/>
          <w:szCs w:val="32"/>
        </w:rPr>
        <w:t>web</w:t>
      </w:r>
      <w:proofErr w:type="spellEnd"/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proofErr w:type="spellStart"/>
      <w:r w:rsidRPr="006C5651">
        <w:rPr>
          <w:b/>
          <w:sz w:val="32"/>
          <w:szCs w:val="32"/>
        </w:rPr>
        <w:t>Yandex</w:t>
      </w:r>
      <w:proofErr w:type="spellEnd"/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554A80">
        <w:rPr>
          <w:noProof/>
          <w:sz w:val="28"/>
          <w:szCs w:val="28"/>
        </w:rPr>
        <w:t>2013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554A80">
              <w:rPr>
                <w:noProof/>
                <w:sz w:val="28"/>
                <w:szCs w:val="28"/>
              </w:rPr>
              <w:t>2013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554A80">
              <w:rPr>
                <w:noProof/>
                <w:sz w:val="28"/>
                <w:szCs w:val="28"/>
              </w:rPr>
              <w:t>2013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554A80">
        <w:rPr>
          <w:noProof/>
          <w:sz w:val="28"/>
          <w:szCs w:val="28"/>
        </w:rPr>
        <w:t>2013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1A7E2ABC" w14:textId="77777777" w:rsidR="0050356D" w:rsidRDefault="0016336E">
          <w:pPr>
            <w:pStyle w:val="10"/>
            <w:tabs>
              <w:tab w:val="right" w:leader="dot" w:pos="9627"/>
            </w:tabs>
            <w:rPr>
              <w:noProof/>
            </w:rPr>
          </w:pPr>
          <w:r w:rsidRPr="00C2015B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C2015B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C2015B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5262582" w:history="1">
            <w:r w:rsidR="0050356D" w:rsidRPr="007F55A3">
              <w:rPr>
                <w:rStyle w:val="af4"/>
                <w:noProof/>
              </w:rPr>
              <w:t>Введение</w:t>
            </w:r>
            <w:r w:rsidR="0050356D">
              <w:rPr>
                <w:noProof/>
                <w:webHidden/>
              </w:rPr>
              <w:tab/>
            </w:r>
            <w:r w:rsidR="0050356D">
              <w:rPr>
                <w:noProof/>
                <w:webHidden/>
              </w:rPr>
              <w:fldChar w:fldCharType="begin"/>
            </w:r>
            <w:r w:rsidR="0050356D">
              <w:rPr>
                <w:noProof/>
                <w:webHidden/>
              </w:rPr>
              <w:instrText xml:space="preserve"> PAGEREF _Toc375262582 \h </w:instrText>
            </w:r>
            <w:r w:rsidR="0050356D">
              <w:rPr>
                <w:noProof/>
                <w:webHidden/>
              </w:rPr>
            </w:r>
            <w:r w:rsidR="0050356D">
              <w:rPr>
                <w:noProof/>
                <w:webHidden/>
              </w:rPr>
              <w:fldChar w:fldCharType="separate"/>
            </w:r>
            <w:r w:rsidR="0050356D">
              <w:rPr>
                <w:noProof/>
                <w:webHidden/>
              </w:rPr>
              <w:t>3</w:t>
            </w:r>
            <w:r w:rsidR="0050356D">
              <w:rPr>
                <w:noProof/>
                <w:webHidden/>
              </w:rPr>
              <w:fldChar w:fldCharType="end"/>
            </w:r>
          </w:hyperlink>
        </w:p>
        <w:p w14:paraId="753A3DDE" w14:textId="77777777" w:rsidR="0050356D" w:rsidRDefault="008136A2">
          <w:pPr>
            <w:pStyle w:val="10"/>
            <w:tabs>
              <w:tab w:val="right" w:leader="dot" w:pos="9627"/>
            </w:tabs>
            <w:rPr>
              <w:noProof/>
            </w:rPr>
          </w:pPr>
          <w:hyperlink w:anchor="_Toc375262583" w:history="1">
            <w:r w:rsidR="0050356D" w:rsidRPr="007F55A3">
              <w:rPr>
                <w:rStyle w:val="af4"/>
                <w:noProof/>
              </w:rPr>
              <w:t xml:space="preserve">Обзор литературы </w:t>
            </w:r>
            <w:r w:rsidR="0050356D" w:rsidRPr="007F55A3">
              <w:rPr>
                <w:rStyle w:val="af4"/>
                <w:noProof/>
                <w:highlight w:val="red"/>
              </w:rPr>
              <w:t>ССЫЛКИ</w:t>
            </w:r>
            <w:r w:rsidR="0050356D">
              <w:rPr>
                <w:noProof/>
                <w:webHidden/>
              </w:rPr>
              <w:tab/>
            </w:r>
            <w:r w:rsidR="0050356D">
              <w:rPr>
                <w:noProof/>
                <w:webHidden/>
              </w:rPr>
              <w:fldChar w:fldCharType="begin"/>
            </w:r>
            <w:r w:rsidR="0050356D">
              <w:rPr>
                <w:noProof/>
                <w:webHidden/>
              </w:rPr>
              <w:instrText xml:space="preserve"> PAGEREF _Toc375262583 \h </w:instrText>
            </w:r>
            <w:r w:rsidR="0050356D">
              <w:rPr>
                <w:noProof/>
                <w:webHidden/>
              </w:rPr>
            </w:r>
            <w:r w:rsidR="0050356D">
              <w:rPr>
                <w:noProof/>
                <w:webHidden/>
              </w:rPr>
              <w:fldChar w:fldCharType="separate"/>
            </w:r>
            <w:r w:rsidR="0050356D">
              <w:rPr>
                <w:noProof/>
                <w:webHidden/>
              </w:rPr>
              <w:t>5</w:t>
            </w:r>
            <w:r w:rsidR="0050356D">
              <w:rPr>
                <w:noProof/>
                <w:webHidden/>
              </w:rPr>
              <w:fldChar w:fldCharType="end"/>
            </w:r>
          </w:hyperlink>
        </w:p>
        <w:p w14:paraId="56646A1A" w14:textId="77777777" w:rsidR="0016336E" w:rsidRDefault="0016336E">
          <w:r w:rsidRPr="00C2015B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5262582"/>
      <w:r w:rsidRPr="001C42D9">
        <w:lastRenderedPageBreak/>
        <w:t>Введение</w:t>
      </w:r>
      <w:bookmarkEnd w:id="2"/>
      <w:bookmarkEnd w:id="3"/>
    </w:p>
    <w:p w14:paraId="7DB0F05F" w14:textId="77777777" w:rsidR="00554A80" w:rsidRDefault="00554A80" w:rsidP="00A720AB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554A80">
        <w:rPr>
          <w:rFonts w:ascii="Times New Roman" w:eastAsia="Times New Roman" w:hAnsi="Times New Roman" w:cs="Times New Roman"/>
          <w:sz w:val="28"/>
          <w:szCs w:val="28"/>
        </w:rPr>
        <w:t xml:space="preserve">Продвижение интернет-сайта в поисковых системах позволяет значительно увеличить количество просмотров и качество активных пользователей сайта. </w:t>
      </w:r>
      <w:r w:rsidR="00943CC8"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>Естественно, все зависит от того, до какой степени необходимо поднять сайт в поисковиках и не только.</w:t>
      </w:r>
      <w:r w:rsidR="00F60A98" w:rsidRPr="00F60A98">
        <w:rPr>
          <w:rFonts w:ascii="Tahoma" w:hAnsi="Tahoma" w:cs="Tahoma"/>
          <w:color w:val="48545E"/>
          <w:sz w:val="18"/>
          <w:szCs w:val="18"/>
          <w:shd w:val="clear" w:color="auto" w:fill="FFFFFF"/>
        </w:rPr>
        <w:t xml:space="preserve"> </w:t>
      </w:r>
      <w:r w:rsidR="00F60A98" w:rsidRPr="00F60A98">
        <w:rPr>
          <w:rFonts w:ascii="Times New Roman" w:eastAsia="Times New Roman" w:hAnsi="Times New Roman" w:cs="Times New Roman"/>
          <w:sz w:val="28"/>
          <w:szCs w:val="28"/>
        </w:rPr>
        <w:t>На сегодняшний день продвижение сайтов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в </w:t>
      </w: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русско-язычном</w:t>
      </w:r>
      <w:proofErr w:type="gramEnd"/>
      <w:r>
        <w:rPr>
          <w:rFonts w:ascii="Times New Roman" w:eastAsia="Times New Roman" w:hAnsi="Times New Roman" w:cs="Times New Roman"/>
          <w:sz w:val="28"/>
          <w:szCs w:val="28"/>
        </w:rPr>
        <w:t xml:space="preserve"> сегменте сети Интернет</w:t>
      </w:r>
      <w:r w:rsidR="00F60A98" w:rsidRPr="00F60A98">
        <w:rPr>
          <w:rFonts w:ascii="Times New Roman" w:eastAsia="Times New Roman" w:hAnsi="Times New Roman" w:cs="Times New Roman"/>
          <w:sz w:val="28"/>
          <w:szCs w:val="28"/>
        </w:rPr>
        <w:t xml:space="preserve"> осуществляется в 5-ти наиболее популярных поисковых системах</w:t>
      </w:r>
      <w:r w:rsidR="00A3609F" w:rsidRPr="00A3609F">
        <w:rPr>
          <w:rFonts w:ascii="Times New Roman" w:eastAsia="Times New Roman" w:hAnsi="Times New Roman" w:cs="Times New Roman"/>
          <w:sz w:val="28"/>
          <w:szCs w:val="28"/>
        </w:rPr>
        <w:t xml:space="preserve"> [</w:t>
      </w:r>
      <w:r w:rsidR="00717FFC" w:rsidRPr="00717FFC">
        <w:rPr>
          <w:rFonts w:ascii="Times New Roman" w:eastAsia="Times New Roman" w:hAnsi="Times New Roman" w:cs="Times New Roman"/>
          <w:sz w:val="28"/>
          <w:szCs w:val="28"/>
        </w:rPr>
        <w:t>1</w:t>
      </w:r>
      <w:r w:rsidR="00A3609F" w:rsidRPr="00A3609F">
        <w:rPr>
          <w:rFonts w:ascii="Times New Roman" w:eastAsia="Times New Roman" w:hAnsi="Times New Roman" w:cs="Times New Roman"/>
          <w:sz w:val="28"/>
          <w:szCs w:val="28"/>
        </w:rPr>
        <w:t>]: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Яндекс</w:t>
      </w:r>
      <w:r w:rsidR="00717FFC" w:rsidRPr="00717FFC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717FFC">
        <w:rPr>
          <w:rFonts w:ascii="Times New Roman" w:eastAsia="Times New Roman" w:hAnsi="Times New Roman" w:cs="Times New Roman"/>
          <w:sz w:val="28"/>
          <w:szCs w:val="28"/>
          <w:lang w:val="en-US"/>
        </w:rPr>
        <w:t>G</w:t>
      </w:r>
      <w:r w:rsidR="00A3609F">
        <w:rPr>
          <w:rFonts w:ascii="Times New Roman" w:eastAsia="Times New Roman" w:hAnsi="Times New Roman" w:cs="Times New Roman"/>
          <w:sz w:val="28"/>
          <w:szCs w:val="28"/>
          <w:lang w:val="en-US"/>
        </w:rPr>
        <w:t>oogle</w:t>
      </w:r>
      <w:r w:rsidR="00717FFC">
        <w:rPr>
          <w:rFonts w:ascii="Times New Roman" w:eastAsia="Times New Roman" w:hAnsi="Times New Roman" w:cs="Times New Roman"/>
          <w:sz w:val="28"/>
          <w:szCs w:val="28"/>
        </w:rPr>
        <w:t>,</w:t>
      </w:r>
      <w:r w:rsidR="00717FFC"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717FFC">
        <w:rPr>
          <w:rFonts w:ascii="Times New Roman" w:eastAsia="Times New Roman" w:hAnsi="Times New Roman" w:cs="Times New Roman"/>
          <w:sz w:val="28"/>
          <w:szCs w:val="28"/>
        </w:rPr>
        <w:t>п</w:t>
      </w:r>
      <w:r w:rsidR="00717FFC" w:rsidRPr="00717FFC">
        <w:rPr>
          <w:rFonts w:ascii="Times New Roman" w:eastAsia="Times New Roman" w:hAnsi="Times New Roman" w:cs="Times New Roman"/>
          <w:bCs/>
          <w:sz w:val="28"/>
          <w:szCs w:val="28"/>
        </w:rPr>
        <w:t>оиск Mail.ru</w:t>
      </w:r>
      <w:r w:rsidR="00717FFC">
        <w:rPr>
          <w:rFonts w:ascii="Times New Roman" w:eastAsia="Times New Roman" w:hAnsi="Times New Roman" w:cs="Times New Roman"/>
          <w:bCs/>
          <w:sz w:val="28"/>
          <w:szCs w:val="28"/>
        </w:rPr>
        <w:t xml:space="preserve">, </w:t>
      </w:r>
      <w:r w:rsidR="00717FFC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Rambler</w:t>
      </w:r>
      <w:r w:rsidR="00717FFC" w:rsidRPr="00717FFC">
        <w:rPr>
          <w:rFonts w:ascii="Times New Roman" w:eastAsia="Times New Roman" w:hAnsi="Times New Roman" w:cs="Times New Roman"/>
          <w:bCs/>
          <w:sz w:val="28"/>
          <w:szCs w:val="28"/>
        </w:rPr>
        <w:t>,</w:t>
      </w:r>
      <w:r w:rsidR="00717FFC"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717FFC" w:rsidRPr="00717FFC">
        <w:rPr>
          <w:rFonts w:ascii="Times New Roman" w:eastAsia="Times New Roman" w:hAnsi="Times New Roman" w:cs="Times New Roman"/>
          <w:sz w:val="28"/>
          <w:szCs w:val="28"/>
          <w:lang w:val="en-US"/>
        </w:rPr>
        <w:t>Yahoo</w:t>
      </w:r>
      <w:r w:rsidR="00F60A98" w:rsidRPr="00717FFC">
        <w:rPr>
          <w:rFonts w:ascii="Times New Roman" w:eastAsia="Times New Roman" w:hAnsi="Times New Roman" w:cs="Times New Roman"/>
          <w:sz w:val="28"/>
          <w:szCs w:val="28"/>
        </w:rPr>
        <w:t>.</w:t>
      </w:r>
      <w:r w:rsidR="00943CC8" w:rsidRPr="00943CC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Существует целый ряд различных способов продвижения интернет-сайта в поисковых системах: генерация и размещение на сайте </w:t>
      </w:r>
      <w:r w:rsidRPr="00554A80">
        <w:rPr>
          <w:rFonts w:ascii="Times New Roman" w:eastAsia="Times New Roman" w:hAnsi="Times New Roman" w:cs="Times New Roman"/>
          <w:sz w:val="28"/>
          <w:szCs w:val="28"/>
          <w:highlight w:val="red"/>
        </w:rPr>
        <w:t>котиков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(уникального и релевантного контента), продвижение </w:t>
      </w:r>
      <w:r w:rsidRPr="00943CC8">
        <w:rPr>
          <w:rFonts w:ascii="Times New Roman" w:eastAsia="Times New Roman" w:hAnsi="Times New Roman" w:cs="Times New Roman"/>
          <w:sz w:val="28"/>
          <w:szCs w:val="28"/>
        </w:rPr>
        <w:t xml:space="preserve">сайта </w:t>
      </w:r>
      <w:r>
        <w:rPr>
          <w:rFonts w:ascii="Times New Roman" w:eastAsia="Times New Roman" w:hAnsi="Times New Roman" w:cs="Times New Roman"/>
          <w:sz w:val="28"/>
          <w:szCs w:val="28"/>
        </w:rPr>
        <w:t>в каталогах и социальных сетях, использование</w:t>
      </w:r>
      <w:r w:rsidR="00943CC8" w:rsidRPr="00943CC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8"/>
          <w:szCs w:val="28"/>
        </w:rPr>
        <w:t>определенных ключевых слов, покупка</w:t>
      </w:r>
      <w:r w:rsidR="00943CC8" w:rsidRPr="00943CC8">
        <w:rPr>
          <w:rFonts w:ascii="Times New Roman" w:eastAsia="Times New Roman" w:hAnsi="Times New Roman" w:cs="Times New Roman"/>
          <w:sz w:val="28"/>
          <w:szCs w:val="28"/>
        </w:rPr>
        <w:t xml:space="preserve"> внешних ссылок на сайт и </w:t>
      </w:r>
      <w:r>
        <w:rPr>
          <w:rFonts w:ascii="Times New Roman" w:eastAsia="Times New Roman" w:hAnsi="Times New Roman" w:cs="Times New Roman"/>
          <w:sz w:val="28"/>
          <w:szCs w:val="28"/>
        </w:rPr>
        <w:t>др</w:t>
      </w:r>
      <w:r w:rsidR="00943CC8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60A98" w:rsidRPr="00F60A98">
        <w:rPr>
          <w:rFonts w:ascii="Times New Roman" w:eastAsia="Times New Roman" w:hAnsi="Times New Roman" w:cs="Times New Roman"/>
          <w:sz w:val="28"/>
          <w:szCs w:val="28"/>
        </w:rPr>
        <w:t xml:space="preserve">Чтобы уверенно двигаться </w:t>
      </w:r>
      <w:commentRangeStart w:id="4"/>
      <w:r w:rsidR="00F60A98" w:rsidRPr="00F60A98">
        <w:rPr>
          <w:rFonts w:ascii="Times New Roman" w:eastAsia="Times New Roman" w:hAnsi="Times New Roman" w:cs="Times New Roman"/>
          <w:sz w:val="28"/>
          <w:szCs w:val="28"/>
        </w:rPr>
        <w:t>к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60A98" w:rsidRPr="00F60A98">
        <w:rPr>
          <w:rFonts w:ascii="Times New Roman" w:eastAsia="Times New Roman" w:hAnsi="Times New Roman" w:cs="Times New Roman"/>
          <w:sz w:val="28"/>
          <w:szCs w:val="28"/>
        </w:rPr>
        <w:t xml:space="preserve">цели </w:t>
      </w:r>
      <w:commentRangeEnd w:id="4"/>
      <w:r>
        <w:rPr>
          <w:rStyle w:val="a4"/>
          <w:rFonts w:ascii="Times New Roman" w:eastAsia="Times New Roman" w:hAnsi="Times New Roman" w:cs="Times New Roman"/>
        </w:rPr>
        <w:commentReference w:id="4"/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60A98" w:rsidRPr="00F60A98">
        <w:rPr>
          <w:rFonts w:ascii="Times New Roman" w:eastAsia="Times New Roman" w:hAnsi="Times New Roman" w:cs="Times New Roman"/>
          <w:sz w:val="28"/>
          <w:szCs w:val="28"/>
        </w:rPr>
        <w:t xml:space="preserve">привлекать больше клиентов, необходимо </w:t>
      </w:r>
      <w:r w:rsidR="00F60A98"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 xml:space="preserve">постоянно отслеживать положение </w:t>
      </w:r>
      <w:r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 xml:space="preserve">продвигаемого сайта в </w:t>
      </w:r>
      <w:r w:rsidR="00F60A98"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>поисковых системах</w:t>
      </w:r>
      <w:r w:rsidR="00F60A98" w:rsidRPr="00F60A98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802585">
        <w:rPr>
          <w:rFonts w:ascii="Times New Roman" w:eastAsia="Times New Roman" w:hAnsi="Times New Roman" w:cs="Times New Roman"/>
          <w:sz w:val="28"/>
          <w:szCs w:val="28"/>
        </w:rPr>
        <w:t xml:space="preserve">Для решения этой задачи существуют </w:t>
      </w:r>
      <w:r w:rsidR="002F2EC7">
        <w:rPr>
          <w:rFonts w:ascii="Times New Roman" w:eastAsia="Times New Roman" w:hAnsi="Times New Roman" w:cs="Times New Roman"/>
          <w:sz w:val="28"/>
          <w:szCs w:val="28"/>
        </w:rPr>
        <w:t>системы</w:t>
      </w:r>
      <w:r w:rsidR="00802585">
        <w:rPr>
          <w:rFonts w:ascii="Times New Roman" w:eastAsia="Times New Roman" w:hAnsi="Times New Roman" w:cs="Times New Roman"/>
          <w:sz w:val="28"/>
          <w:szCs w:val="28"/>
        </w:rPr>
        <w:t xml:space="preserve"> мониторинга позиций сайта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A3609F"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>которые</w:t>
      </w:r>
      <w:r w:rsidR="00802585"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 xml:space="preserve"> </w:t>
      </w:r>
      <w:r w:rsidR="00A3609F"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>отслеживают позиции</w:t>
      </w:r>
      <w:r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 xml:space="preserve"> </w:t>
      </w:r>
      <w:proofErr w:type="spellStart"/>
      <w:r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>интернет-ресурсов</w:t>
      </w:r>
      <w:proofErr w:type="spellEnd"/>
      <w:r w:rsidR="00802585"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 xml:space="preserve"> в поисков</w:t>
      </w:r>
      <w:r w:rsidR="0016336E" w:rsidRPr="00554A80">
        <w:rPr>
          <w:rFonts w:ascii="Times New Roman" w:eastAsia="Times New Roman" w:hAnsi="Times New Roman" w:cs="Times New Roman"/>
          <w:sz w:val="28"/>
          <w:szCs w:val="28"/>
          <w:highlight w:val="yellow"/>
        </w:rPr>
        <w:t>ой системе</w:t>
      </w:r>
      <w:r w:rsidR="00802585" w:rsidRPr="00802585">
        <w:rPr>
          <w:rFonts w:ascii="Times New Roman" w:eastAsia="Times New Roman" w:hAnsi="Times New Roman" w:cs="Times New Roman"/>
          <w:sz w:val="28"/>
          <w:szCs w:val="28"/>
        </w:rPr>
        <w:t>.</w:t>
      </w:r>
      <w:r w:rsidR="008A312D" w:rsidRPr="008A312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0802709D" w14:textId="77777777" w:rsidR="00554A80" w:rsidRDefault="00554A80" w:rsidP="00A720AB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60A6F380" w14:textId="77777777" w:rsidR="00943CC8" w:rsidRPr="00943CC8" w:rsidRDefault="008A312D" w:rsidP="00A720AB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commentRangeStart w:id="5"/>
      <w:r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Pr="00554A80">
        <w:rPr>
          <w:rFonts w:ascii="Times New Roman" w:eastAsia="Times New Roman" w:hAnsi="Times New Roman" w:cs="Times New Roman"/>
          <w:sz w:val="28"/>
          <w:szCs w:val="28"/>
          <w:highlight w:val="red"/>
        </w:rPr>
        <w:t>неэффективных запросов</w:t>
      </w:r>
      <w:r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554A80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FD36E1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Pr="00F60A98">
        <w:rPr>
          <w:rFonts w:ascii="Times New Roman" w:eastAsia="Times New Roman" w:hAnsi="Times New Roman" w:cs="Times New Roman"/>
          <w:sz w:val="28"/>
          <w:szCs w:val="28"/>
        </w:rPr>
        <w:t>, поможет скоррект</w:t>
      </w:r>
      <w:r w:rsidR="00554A80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продвижения и </w:t>
      </w:r>
      <w:r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.</w:t>
      </w:r>
      <w:commentRangeEnd w:id="5"/>
      <w:r w:rsidR="00161EDC">
        <w:rPr>
          <w:rStyle w:val="a4"/>
          <w:rFonts w:ascii="Times New Roman" w:eastAsia="Times New Roman" w:hAnsi="Times New Roman" w:cs="Times New Roman"/>
        </w:rPr>
        <w:commentReference w:id="5"/>
      </w:r>
    </w:p>
    <w:p w14:paraId="7FD865BD" w14:textId="77777777" w:rsidR="00554A80" w:rsidRDefault="00554A80" w:rsidP="002547C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BC4079C" w14:textId="77777777" w:rsidR="00161EDC" w:rsidRDefault="001C42D9" w:rsidP="002547C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Актуальность данной темы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(0.5 </w:t>
      </w:r>
      <w:proofErr w:type="spellStart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стр</w:t>
      </w:r>
      <w:proofErr w:type="spellEnd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)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 обусловлена необходимостью постоянного мониторинга и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сайтов в поисковой выдаче для увеличения их траффика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 xml:space="preserve"> в процессе поисковой оптимизации (</w:t>
      </w:r>
      <w:proofErr w:type="spellStart"/>
      <w:r w:rsidR="00161EDC">
        <w:rPr>
          <w:rFonts w:ascii="Times New Roman" w:eastAsia="Times New Roman" w:hAnsi="Times New Roman" w:cs="Times New Roman"/>
          <w:sz w:val="28"/>
          <w:szCs w:val="28"/>
        </w:rPr>
        <w:t>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earch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ngine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1A64C091" w14:textId="77777777" w:rsidR="001463CD" w:rsidRPr="001463CD" w:rsidRDefault="00FD36E1" w:rsidP="002547C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commentRangeStart w:id="6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 нужна для того, чтобы в поисковой системе сайту удалось занять лидирующую позицию, которая гарантирует ему популярность у пользователей.</w:t>
      </w:r>
      <w:r w:rsidR="00643CBC" w:rsidRPr="00643CBC">
        <w:rPr>
          <w:rFonts w:ascii="Times New Roman" w:eastAsia="Times New Roman" w:hAnsi="Times New Roman" w:cs="Times New Roman"/>
          <w:sz w:val="28"/>
          <w:szCs w:val="28"/>
        </w:rPr>
        <w:t xml:space="preserve"> Мероприятия по продвижению сайта нужно проводить параллельно с мониторингом показателей – это дает возможность вовремя </w:t>
      </w:r>
      <w:r w:rsidR="00643CBC" w:rsidRPr="00643CBC">
        <w:rPr>
          <w:rFonts w:ascii="Times New Roman" w:eastAsia="Times New Roman" w:hAnsi="Times New Roman" w:cs="Times New Roman"/>
          <w:sz w:val="28"/>
          <w:szCs w:val="28"/>
        </w:rPr>
        <w:lastRenderedPageBreak/>
        <w:t>принимать важные решения и корректировать </w:t>
      </w:r>
      <w:hyperlink r:id="rId8" w:tgtFrame="_blank" w:tooltip="стратегии продвижения сайтов" w:history="1">
        <w:r w:rsidR="00643CBC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643CBC" w:rsidRPr="00643CBC">
        <w:rPr>
          <w:rFonts w:ascii="Times New Roman" w:eastAsia="Times New Roman" w:hAnsi="Times New Roman" w:cs="Times New Roman"/>
          <w:sz w:val="28"/>
          <w:szCs w:val="28"/>
        </w:rPr>
        <w:t xml:space="preserve">. Во многих случаях мониторинг позволяет предсказать, как изменятся показатели сайта в будущем. </w:t>
      </w:r>
      <w:r w:rsidR="008A312D" w:rsidRPr="008A312D">
        <w:rPr>
          <w:rFonts w:ascii="Times New Roman" w:eastAsia="Times New Roman" w:hAnsi="Times New Roman" w:cs="Times New Roman"/>
          <w:sz w:val="28"/>
          <w:szCs w:val="28"/>
        </w:rPr>
        <w:t>Основываясь на исследованиях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 w:rsidRPr="00643CBC">
        <w:rPr>
          <w:rFonts w:ascii="Times New Roman" w:eastAsia="Times New Roman" w:hAnsi="Times New Roman" w:cs="Times New Roman"/>
          <w:sz w:val="28"/>
          <w:szCs w:val="28"/>
        </w:rPr>
        <w:t>[</w:t>
      </w:r>
      <w:r w:rsidR="00643CBC" w:rsidRPr="00643CBC">
        <w:rPr>
          <w:rFonts w:ascii="Times New Roman" w:eastAsia="Times New Roman" w:hAnsi="Times New Roman" w:cs="Times New Roman"/>
          <w:sz w:val="28"/>
          <w:szCs w:val="28"/>
        </w:rPr>
        <w:t>2</w:t>
      </w:r>
      <w:r w:rsidR="002547C2" w:rsidRPr="00643CBC">
        <w:rPr>
          <w:rFonts w:ascii="Times New Roman" w:eastAsia="Times New Roman" w:hAnsi="Times New Roman" w:cs="Times New Roman"/>
          <w:sz w:val="28"/>
          <w:szCs w:val="28"/>
        </w:rPr>
        <w:t>]</w:t>
      </w:r>
      <w:r w:rsidR="008A312D" w:rsidRPr="008A312D">
        <w:rPr>
          <w:rFonts w:ascii="Times New Roman" w:eastAsia="Times New Roman" w:hAnsi="Times New Roman" w:cs="Times New Roman"/>
          <w:sz w:val="28"/>
          <w:szCs w:val="28"/>
        </w:rPr>
        <w:t xml:space="preserve"> можно с уверенностью говорить о том, что более </w:t>
      </w:r>
      <w:r w:rsidR="00643CBC">
        <w:rPr>
          <w:rFonts w:ascii="Times New Roman" w:eastAsia="Times New Roman" w:hAnsi="Times New Roman" w:cs="Times New Roman"/>
          <w:sz w:val="28"/>
          <w:szCs w:val="28"/>
        </w:rPr>
        <w:t>7</w:t>
      </w:r>
      <w:r w:rsidR="008A312D"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.</w:t>
      </w:r>
      <w:r w:rsidR="008A312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463CD" w:rsidRPr="001463CD">
        <w:rPr>
          <w:rFonts w:ascii="Times New Roman" w:hAnsi="Times New Roman" w:cs="Times New Roman"/>
          <w:sz w:val="28"/>
          <w:szCs w:val="28"/>
        </w:rPr>
        <w:t xml:space="preserve">Главным образом, продвижение направлено на то, чтобы продвигаемый сайт по конкретному ключевому запросу пользователя высвечивался в первых позициях выдачи поисковых систем. При достижении первых позиций </w:t>
      </w:r>
      <w:r w:rsidR="00643CBC">
        <w:rPr>
          <w:rFonts w:ascii="Times New Roman" w:hAnsi="Times New Roman" w:cs="Times New Roman"/>
          <w:sz w:val="28"/>
          <w:szCs w:val="28"/>
        </w:rPr>
        <w:t>велика</w:t>
      </w:r>
      <w:r w:rsidR="001463CD" w:rsidRPr="001463CD">
        <w:rPr>
          <w:rFonts w:ascii="Times New Roman" w:hAnsi="Times New Roman" w:cs="Times New Roman"/>
          <w:sz w:val="28"/>
          <w:szCs w:val="28"/>
        </w:rPr>
        <w:t xml:space="preserve"> вероятность того, что этот пользователь посетит именно продвигаемый ресурс, и если же он является потенциальным клиентом, то, скорее всего, он воспользуется нужными ему услугами или купит предлагаемый товар</w:t>
      </w:r>
      <w:r w:rsidR="002547C2">
        <w:rPr>
          <w:rFonts w:ascii="Times New Roman" w:hAnsi="Times New Roman" w:cs="Times New Roman"/>
          <w:sz w:val="28"/>
          <w:szCs w:val="28"/>
        </w:rPr>
        <w:t>.</w:t>
      </w:r>
      <w:commentRangeEnd w:id="6"/>
      <w:r w:rsidR="00161EDC">
        <w:rPr>
          <w:rStyle w:val="a4"/>
          <w:rFonts w:ascii="Times New Roman" w:eastAsia="Times New Roman" w:hAnsi="Times New Roman" w:cs="Times New Roman"/>
        </w:rPr>
        <w:commentReference w:id="6"/>
      </w:r>
    </w:p>
    <w:p w14:paraId="263C4CCD" w14:textId="77777777" w:rsidR="001463CD" w:rsidRPr="001463CD" w:rsidRDefault="001463CD" w:rsidP="002547C2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commentRangeStart w:id="7"/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>дает возможность осуществлять контроль за рейтингом сайтов в поисковых системах по целому или частичному запросу</w:t>
      </w:r>
      <w:r w:rsidR="00A720AB"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725B0AF1" w14:textId="77777777" w:rsidR="001463CD" w:rsidRPr="00A720AB" w:rsidRDefault="001463CD" w:rsidP="00A720AB">
      <w:pPr>
        <w:pStyle w:val="af3"/>
        <w:numPr>
          <w:ilvl w:val="0"/>
          <w:numId w:val="7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контроль действи</w:t>
      </w:r>
      <w:r w:rsidR="00A720AB"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29BFC1C7" w14:textId="77777777" w:rsidR="001463CD" w:rsidRPr="00A720AB" w:rsidRDefault="00A720AB" w:rsidP="00A720AB">
      <w:pPr>
        <w:pStyle w:val="af3"/>
        <w:numPr>
          <w:ilvl w:val="0"/>
          <w:numId w:val="7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="001463CD"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 w:rsidR="002547C2">
        <w:rPr>
          <w:rFonts w:ascii="Times New Roman" w:hAnsi="Times New Roman" w:cs="Times New Roman"/>
          <w:sz w:val="28"/>
          <w:szCs w:val="28"/>
        </w:rPr>
        <w:t>;</w:t>
      </w:r>
    </w:p>
    <w:p w14:paraId="3C79BD72" w14:textId="77777777" w:rsidR="001463CD" w:rsidRPr="00A720AB" w:rsidRDefault="001463CD" w:rsidP="00A720AB">
      <w:pPr>
        <w:pStyle w:val="af3"/>
        <w:numPr>
          <w:ilvl w:val="0"/>
          <w:numId w:val="7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proofErr w:type="gramStart"/>
      <w:r w:rsidRPr="00A720AB">
        <w:rPr>
          <w:rFonts w:ascii="Times New Roman" w:hAnsi="Times New Roman" w:cs="Times New Roman"/>
          <w:sz w:val="28"/>
          <w:szCs w:val="28"/>
        </w:rPr>
        <w:t>изменение</w:t>
      </w:r>
      <w:proofErr w:type="gramEnd"/>
      <w:r w:rsidRPr="00A720AB">
        <w:rPr>
          <w:rFonts w:ascii="Times New Roman" w:hAnsi="Times New Roman" w:cs="Times New Roman"/>
          <w:sz w:val="28"/>
          <w:szCs w:val="28"/>
        </w:rPr>
        <w:t xml:space="preserve"> текстового блока, находящегося на страницах сайта для улучше</w:t>
      </w:r>
      <w:r w:rsidR="00A720AB"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  <w:commentRangeEnd w:id="7"/>
      <w:r w:rsidR="00E704DA">
        <w:rPr>
          <w:rStyle w:val="a4"/>
          <w:rFonts w:ascii="Times New Roman" w:eastAsia="Times New Roman" w:hAnsi="Times New Roman" w:cs="Times New Roman"/>
        </w:rPr>
        <w:commentReference w:id="7"/>
      </w:r>
    </w:p>
    <w:p w14:paraId="25658333" w14:textId="77777777" w:rsidR="008A312D" w:rsidRDefault="008A312D" w:rsidP="00A720AB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2670BA0" w14:textId="77777777" w:rsidR="00BB4910" w:rsidRPr="008A312D" w:rsidRDefault="00BB4910" w:rsidP="00A720AB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Обзор литературы (1 стр.)</w:t>
      </w:r>
    </w:p>
    <w:p w14:paraId="0635D9A3" w14:textId="77777777" w:rsidR="00BB4910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бзор статей по алгоритмам работы поисковых систем (2) 10 строчек макс.</w:t>
      </w:r>
    </w:p>
    <w:p w14:paraId="5AEAF3E4" w14:textId="77777777" w:rsidR="00BB4910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налогичные системы (со ссылками и кратким описанием функциональных возможностей и особенностей)</w:t>
      </w:r>
    </w:p>
    <w:p w14:paraId="029B5C15" w14:textId="77777777" w:rsidR="00BB4910" w:rsidRPr="00BB4910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Технологии</w:t>
      </w:r>
      <w:proofErr w:type="gramEnd"/>
      <w:r>
        <w:rPr>
          <w:rFonts w:ascii="Times New Roman" w:eastAsia="Times New Roman" w:hAnsi="Times New Roman" w:cs="Times New Roman"/>
          <w:sz w:val="28"/>
          <w:szCs w:val="28"/>
        </w:rPr>
        <w:t xml:space="preserve"> посредством которых будет реализовано приложение</w:t>
      </w:r>
    </w:p>
    <w:p w14:paraId="1D283479" w14:textId="77777777" w:rsidR="00BB4910" w:rsidRDefault="00BB4910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A71CB32" w14:textId="77777777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6A8D0159" w14:textId="77777777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3E799869" w14:textId="77777777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59D8CF42" w14:textId="77777777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6D93EC05" w14:textId="77777777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5ED25BDF" w14:textId="77777777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71B751E" w14:textId="77777777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0368EA73" w14:textId="77777777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6AF6FC7D" w14:textId="77777777" w:rsidR="00EB6494" w:rsidRDefault="00EB6494" w:rsidP="00BE72EC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04148E3" w14:textId="77777777" w:rsidR="0016336E" w:rsidRDefault="0016336E" w:rsidP="0016336E">
      <w:pPr>
        <w:pStyle w:val="1"/>
      </w:pPr>
      <w:bookmarkStart w:id="8" w:name="_Toc375262583"/>
      <w:r>
        <w:t>Обзор литературы</w:t>
      </w:r>
      <w:r w:rsidR="002547C2">
        <w:t xml:space="preserve"> </w:t>
      </w:r>
      <w:r w:rsidR="002547C2" w:rsidRPr="002547C2">
        <w:rPr>
          <w:highlight w:val="red"/>
        </w:rPr>
        <w:t>ССЫЛКИ</w:t>
      </w:r>
      <w:bookmarkEnd w:id="8"/>
    </w:p>
    <w:p w14:paraId="03960183" w14:textId="77777777" w:rsidR="00FC0F88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commentRangeStart w:id="9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Система </w:t>
      </w:r>
      <w:commentRangeEnd w:id="9"/>
      <w:r w:rsidR="00E704DA">
        <w:rPr>
          <w:rStyle w:val="a4"/>
          <w:rFonts w:ascii="Times New Roman" w:eastAsia="Times New Roman" w:hAnsi="Times New Roman" w:cs="Times New Roman"/>
        </w:rPr>
        <w:commentReference w:id="9"/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9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, сортирует все имеющиеся в своей базе </w:t>
      </w:r>
      <w:commentRangeStart w:id="10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данные</w:t>
      </w:r>
      <w:commentRangeEnd w:id="10"/>
      <w:r w:rsidR="00E704DA">
        <w:rPr>
          <w:rStyle w:val="a4"/>
          <w:rFonts w:ascii="Times New Roman" w:eastAsia="Times New Roman" w:hAnsi="Times New Roman" w:cs="Times New Roman"/>
        </w:rPr>
        <w:commentReference w:id="10"/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>На странице результатов поиска</w:t>
      </w:r>
      <w:r w:rsidR="00FC0F88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 в о</w:t>
      </w:r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пределенном порядке располагаются </w:t>
      </w:r>
      <w:hyperlink r:id="rId10" w:tooltip="Ссылка" w:history="1">
        <w:r w:rsidR="00FC0F88" w:rsidRPr="00E704DA">
          <w:rPr>
            <w:rFonts w:ascii="Times New Roman" w:eastAsia="Times New Roman" w:hAnsi="Times New Roman" w:cs="Times New Roman"/>
            <w:sz w:val="28"/>
            <w:szCs w:val="28"/>
            <w:highlight w:val="green"/>
          </w:rPr>
          <w:t>ссылки</w:t>
        </w:r>
      </w:hyperlink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 на веб-ресурсы, которые, по мнению поисковой системы, наиболее соответствуют указанному запросу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 w:rsidRPr="00E61C62">
        <w:rPr>
          <w:rFonts w:ascii="Times New Roman" w:eastAsia="Times New Roman" w:hAnsi="Times New Roman" w:cs="Times New Roman"/>
          <w:sz w:val="28"/>
          <w:szCs w:val="28"/>
        </w:rPr>
        <w:t>[3]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7004AABC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commentRangeStart w:id="11"/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авторитетности </w:t>
      </w:r>
      <w:commentRangeEnd w:id="11"/>
      <w:r w:rsidR="00685E18">
        <w:rPr>
          <w:rStyle w:val="a4"/>
          <w:rFonts w:ascii="Times New Roman" w:eastAsia="Times New Roman" w:hAnsi="Times New Roman" w:cs="Times New Roman"/>
        </w:rPr>
        <w:commentReference w:id="11"/>
      </w:r>
      <w:r w:rsidRPr="00FE6D67">
        <w:rPr>
          <w:rFonts w:ascii="Times New Roman" w:eastAsia="Times New Roman" w:hAnsi="Times New Roman" w:cs="Times New Roman"/>
          <w:sz w:val="28"/>
          <w:szCs w:val="28"/>
        </w:rPr>
        <w:t>веб-страниц, которые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C0F88">
        <w:rPr>
          <w:rFonts w:ascii="Times New Roman" w:eastAsia="Times New Roman" w:hAnsi="Times New Roman" w:cs="Times New Roman"/>
          <w:sz w:val="28"/>
          <w:szCs w:val="28"/>
        </w:rPr>
        <w:t>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обе модели входят почти </w:t>
      </w:r>
      <w:bookmarkStart w:id="12" w:name="_GoBack"/>
      <w:bookmarkEnd w:id="12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одни и те же признаки ранжирования, и разница в них заключается в основном в к</w:t>
      </w:r>
      <w:r w:rsidR="00685E18">
        <w:rPr>
          <w:rFonts w:ascii="Times New Roman" w:eastAsia="Times New Roman" w:hAnsi="Times New Roman" w:cs="Times New Roman"/>
          <w:sz w:val="28"/>
          <w:szCs w:val="28"/>
        </w:rPr>
        <w:t>оэффициентах при этих признаках.</w:t>
      </w:r>
      <w:r w:rsid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commentRangeStart w:id="13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Яндекс использует учет форматирования при ранжировании дважды</w:t>
      </w:r>
      <w:commentRangeEnd w:id="13"/>
      <w:r w:rsidR="00685E18">
        <w:rPr>
          <w:rStyle w:val="a4"/>
          <w:rFonts w:ascii="Times New Roman" w:eastAsia="Times New Roman" w:hAnsi="Times New Roman" w:cs="Times New Roman"/>
        </w:rPr>
        <w:commentReference w:id="13"/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.</w:t>
      </w:r>
      <w:r w:rsidR="00FC0F88" w:rsidRPr="00FC0F88">
        <w:rPr>
          <w:sz w:val="28"/>
          <w:szCs w:val="28"/>
        </w:rPr>
        <w:t xml:space="preserve">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 </w:t>
      </w:r>
      <w:commentRangeStart w:id="14"/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A0518A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id" : "ITEM-1", "issued" : { "date-parts" : [ [ "2011" ] ] }, "page" : "69-77", "title" : "\u0423\u0434\u043a 004.738.52 \u043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 ], "mendeley" : { "previouslyFormattedCitation" : "[1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A0518A" w:rsidRPr="00A0518A">
        <w:rPr>
          <w:rFonts w:ascii="Times New Roman" w:eastAsia="Times New Roman" w:hAnsi="Times New Roman" w:cs="Times New Roman"/>
          <w:noProof/>
          <w:sz w:val="28"/>
          <w:szCs w:val="28"/>
        </w:rPr>
        <w:t>[1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  <w:commentRangeEnd w:id="14"/>
      <w:r w:rsidR="008136A2">
        <w:rPr>
          <w:rStyle w:val="a4"/>
          <w:rFonts w:ascii="Times New Roman" w:eastAsia="Times New Roman" w:hAnsi="Times New Roman" w:cs="Times New Roman"/>
        </w:rPr>
        <w:commentReference w:id="14"/>
      </w:r>
    </w:p>
    <w:p w14:paraId="11DE9D1E" w14:textId="77777777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: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11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E924A9">
        <w:t xml:space="preserve">),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зволяющий бесплатно пользоваться множеством своих функций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С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оздавая проекты под каждый из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lastRenderedPageBreak/>
        <w:t>своих ресурсов можно добавлять сколько угодно поисковых запросов, по которым продвигается сайт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поисковиках находится продвигаемый вами ресурс, количество запросов в месяц и даже узнать позиции сайта в поисковых системах не только по России, но и по Украине и </w:t>
      </w:r>
      <w:proofErr w:type="spellStart"/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Белоруси</w:t>
      </w:r>
      <w:proofErr w:type="spellEnd"/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Однако, основная функция данного сервиса – закупка ссылок, 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роводить мониторинг позиций в поисковых системах там неудобно.</w:t>
      </w:r>
    </w:p>
    <w:p w14:paraId="243E3E26" w14:textId="77777777" w:rsidR="00834253" w:rsidRPr="00834253" w:rsidRDefault="0083425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Намного больше функциональных возможностей предоставляет сервис «</w:t>
      </w:r>
      <w:proofErr w:type="spellStart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2" w:history="1">
        <w:r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Pr="00834253">
        <w:t>)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77777777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п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олноценно</w:t>
      </w:r>
      <w:proofErr w:type="gramEnd"/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контролировать позиции сайтов в выдаче поисковых систем – для этого достаточно только ввести нужные ключевые слова и программный комплекс сразу предоставит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всю развёрнутую информацию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59545934" w14:textId="77777777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ировать</w:t>
      </w:r>
      <w:proofErr w:type="gramEnd"/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информацию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77777777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п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олучать</w:t>
      </w:r>
      <w:proofErr w:type="gramEnd"/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тчёты в удобном формате, которые максимально подробно отобразят все запрашиваемые данные.</w:t>
      </w:r>
    </w:p>
    <w:p w14:paraId="52459FBA" w14:textId="77777777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,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ый сервис -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и при первом использовании довольно трудно разобраться в </w:t>
      </w: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настройках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>.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[</w:t>
      </w:r>
      <w:proofErr w:type="gramEnd"/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5]</w:t>
      </w:r>
    </w:p>
    <w:p w14:paraId="540D90B7" w14:textId="77777777" w:rsidR="00027F0D" w:rsidRPr="00E61C62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 xml:space="preserve">После изучения существующих решений было принято решение реализовать требуемую функциональность 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r w:rsidR="00A600C1" w:rsidRPr="00A600C1">
        <w:rPr>
          <w:kern w:val="0"/>
          <w:szCs w:val="28"/>
        </w:rPr>
        <w:t xml:space="preserve"> — высокоуровневый веб-</w:t>
      </w:r>
      <w:proofErr w:type="spellStart"/>
      <w:r w:rsidR="00A600C1" w:rsidRPr="00A600C1">
        <w:rPr>
          <w:kern w:val="0"/>
          <w:szCs w:val="28"/>
        </w:rPr>
        <w:t>фреймворк</w:t>
      </w:r>
      <w:proofErr w:type="spellEnd"/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>, 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proofErr w:type="gramStart"/>
      <w:r w:rsidR="001F13F5">
        <w:rPr>
          <w:iCs/>
          <w:kern w:val="0"/>
        </w:rPr>
        <w:t>Bootstrap</w:t>
      </w:r>
      <w:proofErr w:type="spellEnd"/>
      <w:r w:rsidR="001F13F5">
        <w:rPr>
          <w:iCs/>
          <w:kern w:val="0"/>
        </w:rPr>
        <w:t xml:space="preserve">  -</w:t>
      </w:r>
      <w:proofErr w:type="gramEnd"/>
      <w:r w:rsidR="001F13F5">
        <w:rPr>
          <w:iCs/>
          <w:kern w:val="0"/>
        </w:rPr>
        <w:t xml:space="preserve">  простой и легко настраиваемый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1F13F5" w:rsidRPr="001F13F5">
        <w:rPr>
          <w:kern w:val="0"/>
          <w:szCs w:val="28"/>
        </w:rPr>
        <w:t> </w:t>
      </w:r>
      <w:proofErr w:type="spellStart"/>
      <w:r w:rsidR="001F13F5" w:rsidRPr="001F13F5">
        <w:rPr>
          <w:kern w:val="0"/>
          <w:szCs w:val="28"/>
        </w:rPr>
        <w:t>фреймворк</w:t>
      </w:r>
      <w:proofErr w:type="spellEnd"/>
      <w:r w:rsidR="001F13F5" w:rsidRPr="001F13F5">
        <w:rPr>
          <w:kern w:val="0"/>
          <w:szCs w:val="28"/>
        </w:rPr>
        <w:t xml:space="preserve"> для более быстрой и удобной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разработки.</w:t>
      </w:r>
      <w:r w:rsidR="00E61C62" w:rsidRPr="00E61C62">
        <w:rPr>
          <w:kern w:val="0"/>
          <w:szCs w:val="28"/>
        </w:rPr>
        <w:t>[6]</w:t>
      </w:r>
    </w:p>
    <w:p w14:paraId="277596C5" w14:textId="77777777" w:rsidR="00BB4910" w:rsidRDefault="001C42D9" w:rsidP="00BB491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Целью данной работы</w:t>
      </w:r>
      <w:r w:rsidR="00BB4910" w:rsidRPr="00BB4910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 xml:space="preserve"> (1 предложение)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EA1E31">
        <w:rPr>
          <w:rFonts w:ascii="Times New Roman" w:eastAsia="Times New Roman" w:hAnsi="Times New Roman" w:cs="Times New Roman"/>
          <w:sz w:val="28"/>
          <w:szCs w:val="28"/>
        </w:rPr>
        <w:t>р</w:t>
      </w:r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азработка </w:t>
      </w:r>
      <w:proofErr w:type="spellStart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>web</w:t>
      </w:r>
      <w:proofErr w:type="spellEnd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</w:t>
      </w:r>
      <w:proofErr w:type="spellStart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>Yandex</w:t>
      </w:r>
      <w:proofErr w:type="spellEnd"/>
      <w:r w:rsidR="00EA1E31">
        <w:rPr>
          <w:rFonts w:ascii="Times New Roman" w:eastAsia="Times New Roman" w:hAnsi="Times New Roman" w:cs="Times New Roman"/>
          <w:sz w:val="28"/>
          <w:szCs w:val="28"/>
        </w:rPr>
        <w:t>, предоставляющего клиентам данные о результатах продвижения сайтов в удобном формате.</w:t>
      </w:r>
      <w:r w:rsidR="00BB4910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Для достижения указанной цели необходимо решить следующие задачи:</w:t>
      </w:r>
    </w:p>
    <w:p w14:paraId="6525D8AF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lastRenderedPageBreak/>
        <w:t> </w:t>
      </w:r>
      <w:r w:rsidRPr="00EA1E31">
        <w:rPr>
          <w:kern w:val="0"/>
          <w:szCs w:val="28"/>
        </w:rPr>
        <w:t xml:space="preserve">изучить возможности работы с базой </w:t>
      </w:r>
      <w:r>
        <w:rPr>
          <w:kern w:val="0"/>
          <w:szCs w:val="28"/>
        </w:rPr>
        <w:t xml:space="preserve">данных </w:t>
      </w:r>
      <w:proofErr w:type="spellStart"/>
      <w:r w:rsidRPr="00EA1E31">
        <w:rPr>
          <w:kern w:val="0"/>
          <w:szCs w:val="28"/>
        </w:rPr>
        <w:t>PostgreSQL</w:t>
      </w:r>
      <w:proofErr w:type="spellEnd"/>
      <w:r w:rsidRPr="00EA1E31">
        <w:rPr>
          <w:kern w:val="0"/>
          <w:szCs w:val="28"/>
        </w:rPr>
        <w:t>;</w:t>
      </w:r>
    </w:p>
    <w:p w14:paraId="77F69899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 xml:space="preserve"> изучить возможности работы с </w:t>
      </w:r>
      <w:proofErr w:type="spellStart"/>
      <w:r w:rsidRPr="0016336E">
        <w:rPr>
          <w:kern w:val="0"/>
          <w:szCs w:val="28"/>
        </w:rPr>
        <w:t>фреймворком</w:t>
      </w:r>
      <w:proofErr w:type="spellEnd"/>
      <w:r w:rsidRPr="0016336E">
        <w:rPr>
          <w:kern w:val="0"/>
          <w:szCs w:val="28"/>
        </w:rPr>
        <w:t xml:space="preserve"> </w:t>
      </w:r>
      <w:proofErr w:type="spellStart"/>
      <w:r w:rsidRPr="0016336E">
        <w:rPr>
          <w:kern w:val="0"/>
          <w:szCs w:val="28"/>
        </w:rPr>
        <w:t>Django</w:t>
      </w:r>
      <w:proofErr w:type="spellEnd"/>
      <w:r w:rsidR="00027F0D" w:rsidRPr="00027F0D">
        <w:rPr>
          <w:kern w:val="0"/>
          <w:szCs w:val="28"/>
        </w:rPr>
        <w:t>;</w:t>
      </w:r>
    </w:p>
    <w:p w14:paraId="4A491C6B" w14:textId="77777777" w:rsidR="001C42D9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изучить существующие подходы разработки веб-приложений для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работы с базой данных;</w:t>
      </w:r>
    </w:p>
    <w:p w14:paraId="71D41201" w14:textId="77777777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изучить технологии программирования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Python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6FC3A819" w14:textId="77777777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proofErr w:type="gramStart"/>
      <w:r w:rsidRPr="0016336E">
        <w:rPr>
          <w:rFonts w:ascii="Times New Roman" w:eastAsia="Times New Roman" w:hAnsi="Times New Roman" w:cs="Times New Roman"/>
          <w:sz w:val="28"/>
          <w:szCs w:val="28"/>
        </w:rPr>
        <w:t>реализовать</w:t>
      </w:r>
      <w:proofErr w:type="gramEnd"/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веб-приложение для </w:t>
      </w:r>
      <w:proofErr w:type="spellStart"/>
      <w:r w:rsidRPr="00A600C1">
        <w:rPr>
          <w:rFonts w:ascii="Times New Roman" w:eastAsia="Times New Roman" w:hAnsi="Times New Roman" w:cs="Times New Roman"/>
          <w:sz w:val="28"/>
          <w:szCs w:val="28"/>
        </w:rPr>
        <w:t>для</w:t>
      </w:r>
      <w:proofErr w:type="spellEnd"/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 мониторинга позиций сайтов по запросам в поисковой системе </w:t>
      </w:r>
      <w:proofErr w:type="spellStart"/>
      <w:r w:rsidRPr="00A600C1">
        <w:rPr>
          <w:rFonts w:ascii="Times New Roman" w:eastAsia="Times New Roman" w:hAnsi="Times New Roman" w:cs="Times New Roman"/>
          <w:sz w:val="28"/>
          <w:szCs w:val="28"/>
        </w:rPr>
        <w:t>Yandex</w:t>
      </w:r>
      <w:proofErr w:type="spellEnd"/>
    </w:p>
    <w:p w14:paraId="4014AB1D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3F53DE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5A1C5D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A2F1D7E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7C8B75E9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0D3777B0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23F76126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260100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</w:rPr>
      </w:pPr>
      <w:bookmarkStart w:id="15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15"/>
    </w:p>
    <w:p w14:paraId="30D47B7D" w14:textId="77777777" w:rsidR="00BE72EC" w:rsidRPr="00BE72EC" w:rsidRDefault="00A0518A" w:rsidP="00BE72EC">
      <w:pPr>
        <w:pStyle w:val="af6"/>
        <w:ind w:left="640" w:hanging="640"/>
        <w:divId w:val="959724286"/>
        <w:rPr>
          <w:noProof/>
          <w:sz w:val="28"/>
        </w:rPr>
      </w:pPr>
      <w:r>
        <w:rPr>
          <w:sz w:val="28"/>
        </w:rPr>
        <w:fldChar w:fldCharType="begin" w:fldLock="1"/>
      </w:r>
      <w:r>
        <w:rPr>
          <w:sz w:val="28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Pr="00A0518A">
        <w:rPr>
          <w:noProof/>
          <w:sz w:val="28"/>
        </w:rPr>
        <w:t xml:space="preserve">1. </w:t>
      </w:r>
      <w:r w:rsidRPr="00A0518A">
        <w:rPr>
          <w:noProof/>
          <w:sz w:val="28"/>
        </w:rPr>
        <w:tab/>
        <w:t xml:space="preserve">Удк 004.738.52 построение и сравнительный анализ моделей ранжирования результатов работы поисковых систем google и яндекс. 2011. P. 69–77. </w:t>
      </w:r>
    </w:p>
    <w:p w14:paraId="62924AFE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</w:rPr>
        <w:fldChar w:fldCharType="end"/>
      </w:r>
    </w:p>
    <w:bookmarkStart w:id="16" w:name="BAC_2010"/>
    <w:p w14:paraId="2153D1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6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C</w:t>
      </w:r>
      <w:r w:rsidRPr="00643CBC">
        <w:rPr>
          <w:rFonts w:ascii="Times New Roman" w:eastAsia="Times New Roman" w:hAnsi="Times New Roman" w:cs="Times New Roman"/>
          <w:sz w:val="28"/>
          <w:szCs w:val="28"/>
          <w:lang w:val="en-US"/>
        </w:rPr>
        <w:t>ossa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3" w:history="1"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www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cossa</w:t>
        </w:r>
        <w:proofErr w:type="spellEnd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proofErr w:type="spellEnd"/>
      </w:hyperlink>
      <w:r w:rsidRPr="00643CBC">
        <w:rPr>
          <w:rStyle w:val="af4"/>
          <w:rFonts w:ascii="Times New Roman" w:eastAsia="Times New Roman" w:hAnsi="Times New Roman" w:cs="Times New Roman"/>
          <w:sz w:val="28"/>
          <w:szCs w:val="28"/>
        </w:rPr>
        <w:t>/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7" w:name="BJ_2010"/>
    <w:p w14:paraId="27909D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7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W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eb</w:t>
      </w:r>
      <w:r>
        <w:rPr>
          <w:rFonts w:ascii="Times New Roman" w:eastAsia="Times New Roman" w:hAnsi="Times New Roman" w:cs="Times New Roman"/>
          <w:sz w:val="28"/>
          <w:lang w:val="en-US"/>
        </w:rPr>
        <w:t>E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ffector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4" w:history="1"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Pr="00643CBC">
          <w:rPr>
            <w:rFonts w:ascii="Times New Roman" w:eastAsia="Times New Roman" w:hAnsi="Times New Roman" w:cs="Times New Roman"/>
            <w:sz w:val="28"/>
          </w:rPr>
          <w:t>://</w:t>
        </w:r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ww</w:t>
        </w:r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ebeffector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ru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8" w:name="BOF_2010"/>
    <w:p w14:paraId="71EEC319" w14:textId="77777777" w:rsidR="00BB4910" w:rsidRPr="00A0518A" w:rsidRDefault="00A0518A" w:rsidP="00A0518A">
      <w:pPr>
        <w:pStyle w:val="af6"/>
        <w:spacing w:line="360" w:lineRule="auto"/>
        <w:rPr>
          <w:sz w:val="28"/>
        </w:rPr>
      </w:pPr>
      <w:r w:rsidRPr="00BB4910">
        <w:rPr>
          <w:sz w:val="28"/>
        </w:rPr>
        <w:fldChar w:fldCharType="begin"/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instrText>AUTONUMLGL</w:instrText>
      </w:r>
      <w:r w:rsidRPr="00260100">
        <w:rPr>
          <w:sz w:val="28"/>
        </w:rPr>
        <w:instrText xml:space="preserve">  \</w:instrText>
      </w:r>
      <w:r w:rsidRPr="00BB4910">
        <w:rPr>
          <w:sz w:val="28"/>
          <w:lang w:val="en-US"/>
        </w:rPr>
        <w:instrText>e</w:instrText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fldChar w:fldCharType="end"/>
      </w:r>
      <w:bookmarkEnd w:id="18"/>
      <w:r w:rsidRPr="00260100">
        <w:rPr>
          <w:sz w:val="28"/>
        </w:rPr>
        <w:t>.</w:t>
      </w:r>
      <w:r w:rsidRPr="00260100">
        <w:rPr>
          <w:sz w:val="28"/>
        </w:rPr>
        <w:tab/>
      </w:r>
      <w:r w:rsidRPr="00BB4910">
        <w:rPr>
          <w:sz w:val="28"/>
          <w:szCs w:val="28"/>
          <w:lang w:val="en-US"/>
        </w:rPr>
        <w:t>Online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  <w:lang w:val="en-US"/>
        </w:rPr>
        <w:t>Fabrics</w:t>
      </w:r>
      <w:r w:rsidRPr="00260100">
        <w:rPr>
          <w:sz w:val="28"/>
          <w:szCs w:val="28"/>
        </w:rPr>
        <w:t xml:space="preserve">. </w:t>
      </w:r>
      <w:r w:rsidRPr="00BB4910">
        <w:rPr>
          <w:sz w:val="28"/>
          <w:szCs w:val="28"/>
          <w:lang w:val="en-US"/>
        </w:rPr>
        <w:t>URL</w:t>
      </w:r>
      <w:r w:rsidRPr="00260100">
        <w:rPr>
          <w:sz w:val="28"/>
          <w:szCs w:val="28"/>
        </w:rPr>
        <w:t xml:space="preserve">: </w:t>
      </w:r>
      <w:hyperlink r:id="rId15" w:history="1">
        <w:r w:rsidRPr="00BB4910">
          <w:rPr>
            <w:color w:val="0000FF"/>
            <w:sz w:val="28"/>
            <w:szCs w:val="28"/>
            <w:u w:val="single"/>
            <w:lang w:val="en-US"/>
          </w:rPr>
          <w:t>http</w:t>
        </w:r>
        <w:r w:rsidRPr="00260100">
          <w:rPr>
            <w:color w:val="0000FF"/>
            <w:sz w:val="28"/>
            <w:szCs w:val="28"/>
            <w:u w:val="single"/>
          </w:rPr>
          <w:t>://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www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online</w:t>
        </w:r>
        <w:r w:rsidRPr="00260100">
          <w:rPr>
            <w:color w:val="0000FF"/>
            <w:sz w:val="28"/>
            <w:szCs w:val="28"/>
            <w:u w:val="single"/>
          </w:rPr>
          <w:t>-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fabrics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co</w:t>
        </w:r>
        <w:r w:rsidRPr="00260100">
          <w:rPr>
            <w:color w:val="0000FF"/>
            <w:sz w:val="28"/>
            <w:szCs w:val="28"/>
            <w:u w:val="single"/>
          </w:rPr>
          <w:t>.</w:t>
        </w:r>
        <w:proofErr w:type="spellStart"/>
        <w:r w:rsidRPr="00BB4910">
          <w:rPr>
            <w:color w:val="0000FF"/>
            <w:sz w:val="28"/>
            <w:szCs w:val="28"/>
            <w:u w:val="single"/>
            <w:lang w:val="en-US"/>
          </w:rPr>
          <w:t>uk</w:t>
        </w:r>
        <w:proofErr w:type="spellEnd"/>
        <w:r w:rsidRPr="00260100">
          <w:rPr>
            <w:color w:val="0000FF"/>
            <w:sz w:val="28"/>
            <w:szCs w:val="28"/>
            <w:u w:val="single"/>
          </w:rPr>
          <w:t>/</w:t>
        </w:r>
      </w:hyperlink>
      <w:r w:rsidRPr="00260100">
        <w:rPr>
          <w:sz w:val="28"/>
          <w:szCs w:val="28"/>
        </w:rPr>
        <w:t xml:space="preserve"> (</w:t>
      </w:r>
      <w:r w:rsidRPr="00BB4910">
        <w:rPr>
          <w:sz w:val="28"/>
          <w:szCs w:val="28"/>
        </w:rPr>
        <w:t>дата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</w:rPr>
        <w:t>обращения</w:t>
      </w:r>
      <w:r w:rsidRPr="00260100">
        <w:rPr>
          <w:sz w:val="28"/>
          <w:szCs w:val="28"/>
        </w:rPr>
        <w:t>: 4.04.10).</w:t>
      </w:r>
      <w:r w:rsidRPr="00A0518A">
        <w:rPr>
          <w:sz w:val="28"/>
        </w:rPr>
        <w:t xml:space="preserve"> </w:t>
      </w:r>
    </w:p>
    <w:bookmarkStart w:id="19" w:name="BosC_2010"/>
    <w:p w14:paraId="6FBF7E28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9"/>
      <w:r w:rsidRPr="00260100">
        <w:rPr>
          <w:rFonts w:ascii="Times New Roman" w:eastAsia="Times New Roman" w:hAnsi="Times New Roman" w:cs="Times New Roman"/>
          <w:sz w:val="28"/>
        </w:rPr>
        <w:t>.</w:t>
      </w:r>
      <w:r w:rsidRPr="0026010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</w:t>
      </w:r>
      <w:r w:rsidR="00E61C62" w:rsidRPr="00E61C62">
        <w:rPr>
          <w:rFonts w:ascii="Times New Roman" w:eastAsia="Times New Roman" w:hAnsi="Times New Roman" w:cs="Times New Roman"/>
          <w:sz w:val="28"/>
          <w:lang w:val="en-US"/>
        </w:rPr>
        <w:t>logobabushka</w:t>
      </w:r>
      <w:proofErr w:type="spellEnd"/>
      <w:r w:rsidRPr="00E61C62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6" w:history="1"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  <w:hyperlink r:id="rId17" w:history="1"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http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://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blogobabushka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.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ru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/</w:t>
          </w:r>
        </w:hyperlink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</w:t>
      </w:r>
      <w:proofErr w:type="gramStart"/>
      <w:r w:rsidRPr="00BB4910">
        <w:rPr>
          <w:rFonts w:ascii="Times New Roman" w:eastAsia="Times New Roman" w:hAnsi="Times New Roman" w:cs="Times New Roman"/>
          <w:sz w:val="28"/>
          <w:szCs w:val="28"/>
        </w:rPr>
        <w:t>4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)</w:t>
      </w:r>
      <w:proofErr w:type="gramEnd"/>
      <w:r w:rsidRPr="00BB4910">
        <w:rPr>
          <w:rFonts w:ascii="Times New Roman" w:eastAsia="Times New Roman" w:hAnsi="Times New Roman" w:cs="Times New Roman"/>
          <w:sz w:val="28"/>
          <w:szCs w:val="28"/>
        </w:rPr>
        <w:t>.</w:t>
      </w:r>
    </w:p>
    <w:bookmarkStart w:id="20" w:name="BPHP_2010"/>
    <w:p w14:paraId="2057A9E9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20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ootstap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8" w:history="1"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://</w:t>
        </w:r>
        <w:proofErr w:type="spellStart"/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getbootstrap</w:t>
        </w:r>
        <w:proofErr w:type="spellEnd"/>
        <w:r w:rsidR="00E61C62" w:rsidRPr="00260100">
          <w:rPr>
            <w:rFonts w:ascii="Times New Roman" w:eastAsia="Times New Roman" w:hAnsi="Times New Roman" w:cs="Times New Roman"/>
            <w:sz w:val="28"/>
          </w:rPr>
          <w:t>.</w:t>
        </w:r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com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</w:rPr>
        <w:t>).</w:t>
      </w:r>
    </w:p>
    <w:bookmarkStart w:id="21" w:name="BCFO_2010"/>
    <w:p w14:paraId="5E1E2057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lang w:val="en-US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 xml:space="preserve"> AUTONUMLGL  \e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21"/>
      <w:r w:rsidRPr="00BB4910">
        <w:rPr>
          <w:rFonts w:ascii="Times New Roman" w:eastAsia="Times New Roman" w:hAnsi="Times New Roman" w:cs="Times New Roman"/>
          <w:sz w:val="28"/>
          <w:lang w:val="en-US"/>
        </w:rPr>
        <w:t>.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ab/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The Curtain Factory Outlet. URL: </w:t>
      </w:r>
      <w:hyperlink r:id="rId19" w:history="1"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http://www.curtainfactoryoutlet.co.uk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обращения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: 4.04.10).</w:t>
      </w:r>
    </w:p>
    <w:bookmarkStart w:id="22" w:name="BДК_ajax_2010"/>
    <w:bookmarkStart w:id="23" w:name="BКСГ_php_2010"/>
    <w:p w14:paraId="44CB9B7F" w14:textId="77777777" w:rsidR="00A0518A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22"/>
      <w:r w:rsidRPr="00BB4910">
        <w:rPr>
          <w:rFonts w:ascii="Times New Roman" w:eastAsia="Times New Roman" w:hAnsi="Times New Roman" w:cs="Times New Roman"/>
          <w:sz w:val="28"/>
        </w:rPr>
        <w:t xml:space="preserve">. Дейв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Крей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Эрик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Паскарелло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Дарре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Джеймс.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Ajax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в действии. Вильямс, 2006 г. , 640 стр.</w:t>
      </w:r>
      <w:r w:rsidR="00A0518A" w:rsidRPr="00A0518A">
        <w:rPr>
          <w:rFonts w:ascii="Times New Roman" w:eastAsia="Times New Roman" w:hAnsi="Times New Roman" w:cs="Times New Roman"/>
          <w:sz w:val="28"/>
        </w:rPr>
        <w:t xml:space="preserve"> </w:t>
      </w:r>
    </w:p>
    <w:p w14:paraId="52193492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8</w:t>
      </w:r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S</w:t>
      </w:r>
      <w:proofErr w:type="spellStart"/>
      <w:r w:rsidRPr="00717FFC">
        <w:rPr>
          <w:rFonts w:ascii="Times New Roman" w:eastAsia="Times New Roman" w:hAnsi="Times New Roman" w:cs="Times New Roman"/>
          <w:sz w:val="28"/>
          <w:szCs w:val="28"/>
        </w:rPr>
        <w:t>kwd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20" w:history="1"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skwd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r w:rsidRPr="003F72EF">
          <w:rPr>
            <w:rStyle w:val="af4"/>
          </w:rPr>
          <w:t>/</w:t>
        </w:r>
      </w:hyperlink>
      <w:r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(дата обращения: 4.04.1</w:t>
      </w:r>
      <w:r w:rsidRPr="00717FF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End w:id="23"/>
    <w:p w14:paraId="2C02B249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9</w:t>
      </w:r>
      <w:r w:rsidR="00BB4910" w:rsidRPr="00BB4910">
        <w:rPr>
          <w:rFonts w:ascii="Times New Roman" w:eastAsia="Times New Roman" w:hAnsi="Times New Roman" w:cs="Times New Roman"/>
          <w:sz w:val="28"/>
        </w:rPr>
        <w:t>.</w:t>
      </w:r>
      <w:r w:rsidR="00BB4910"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BB4910" w:rsidRPr="00BB4910">
        <w:rPr>
          <w:rFonts w:ascii="Times New Roman" w:eastAsia="Times-Roman" w:hAnsi="Times New Roman" w:cs="Times New Roman"/>
          <w:sz w:val="28"/>
        </w:rPr>
        <w:t>Яндекс.Словари</w:t>
      </w:r>
      <w:proofErr w:type="spellEnd"/>
      <w:r w:rsidR="00BB4910" w:rsidRPr="00BB4910">
        <w:rPr>
          <w:rFonts w:ascii="Times New Roman" w:eastAsia="Times-Roman" w:hAnsi="Times New Roman" w:cs="Times New Roman"/>
          <w:sz w:val="28"/>
        </w:rPr>
        <w:t xml:space="preserve">. </w:t>
      </w:r>
      <w:r w:rsidR="00BB4910" w:rsidRPr="00BB4910">
        <w:rPr>
          <w:rFonts w:ascii="Times New Roman" w:eastAsia="Times-Roman" w:hAnsi="Times New Roman" w:cs="Times New Roman"/>
          <w:sz w:val="28"/>
          <w:lang w:val="en-US"/>
        </w:rPr>
        <w:t>URL</w:t>
      </w:r>
      <w:r w:rsidR="00BB4910" w:rsidRPr="00BB4910">
        <w:rPr>
          <w:rFonts w:ascii="Times New Roman" w:eastAsia="Times-Roman" w:hAnsi="Times New Roman" w:cs="Times New Roman"/>
          <w:sz w:val="28"/>
        </w:rPr>
        <w:t xml:space="preserve">: </w:t>
      </w:r>
      <w:hyperlink r:id="rId21" w:history="1"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http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://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slovari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yandex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ru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/</w:t>
        </w:r>
      </w:hyperlink>
      <w:r w:rsidR="00BB4910" w:rsidRPr="00BB4910">
        <w:rPr>
          <w:rFonts w:ascii="Times New Roman" w:eastAsia="Times-Roman" w:hAnsi="Times New Roman" w:cs="Times New Roman"/>
          <w:sz w:val="28"/>
        </w:rPr>
        <w:t xml:space="preserve"> (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0</w:t>
      </w:r>
      <w:r w:rsidR="00BB4910" w:rsidRPr="00BB4910">
        <w:rPr>
          <w:rFonts w:ascii="Times New Roman" w:eastAsia="Times New Roman" w:hAnsi="Times New Roman" w:cs="Times New Roman"/>
          <w:sz w:val="28"/>
        </w:rPr>
        <w:t>).</w:t>
      </w:r>
    </w:p>
    <w:p w14:paraId="7E7E6DE9" w14:textId="77777777" w:rsidR="00BB4910" w:rsidRPr="006C5651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sectPr w:rsidR="00BB4910" w:rsidRPr="006C5651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4" w:author="Gleb Radchenko" w:date="2013-12-20T09:44:00Z" w:initials="GR">
    <w:p w14:paraId="11C6AFFC" w14:textId="77777777" w:rsidR="00554A80" w:rsidRDefault="00554A80">
      <w:pPr>
        <w:pStyle w:val="ae"/>
      </w:pPr>
      <w:r>
        <w:rPr>
          <w:rStyle w:val="a4"/>
        </w:rPr>
        <w:annotationRef/>
      </w:r>
      <w:r>
        <w:t>К какой цели?</w:t>
      </w:r>
    </w:p>
  </w:comment>
  <w:comment w:id="5" w:author="Gleb Radchenko" w:date="2013-12-20T09:52:00Z" w:initials="GR">
    <w:p w14:paraId="0E5A1411" w14:textId="77777777" w:rsidR="00161EDC" w:rsidRDefault="00161EDC">
      <w:pPr>
        <w:pStyle w:val="ae"/>
      </w:pPr>
      <w:r>
        <w:rPr>
          <w:rStyle w:val="a4"/>
        </w:rPr>
        <w:annotationRef/>
      </w:r>
      <w:r>
        <w:t>Перенести</w:t>
      </w:r>
    </w:p>
  </w:comment>
  <w:comment w:id="6" w:author="Gleb Radchenko" w:date="2013-12-20T09:53:00Z" w:initials="GR">
    <w:p w14:paraId="30C08886" w14:textId="77777777" w:rsidR="00161EDC" w:rsidRDefault="00161EDC">
      <w:pPr>
        <w:pStyle w:val="ae"/>
      </w:pPr>
      <w:r>
        <w:rPr>
          <w:rStyle w:val="a4"/>
        </w:rPr>
        <w:annotationRef/>
      </w:r>
      <w:r>
        <w:t>Обзор литературы</w:t>
      </w:r>
    </w:p>
  </w:comment>
  <w:comment w:id="7" w:author="Gleb Radchenko" w:date="2013-12-20T09:59:00Z" w:initials="GR">
    <w:p w14:paraId="654246EF" w14:textId="77777777" w:rsidR="00E704DA" w:rsidRDefault="00E704DA">
      <w:pPr>
        <w:pStyle w:val="ae"/>
      </w:pPr>
      <w:r>
        <w:rPr>
          <w:rStyle w:val="a4"/>
        </w:rPr>
        <w:annotationRef/>
      </w:r>
      <w:proofErr w:type="gramStart"/>
      <w:r>
        <w:t>ниже</w:t>
      </w:r>
      <w:proofErr w:type="gramEnd"/>
    </w:p>
  </w:comment>
  <w:comment w:id="9" w:author="Gleb Radchenko" w:date="2013-12-20T09:59:00Z" w:initials="GR">
    <w:p w14:paraId="3AA818E4" w14:textId="77777777" w:rsidR="00E704DA" w:rsidRDefault="00E704DA">
      <w:pPr>
        <w:pStyle w:val="ae"/>
      </w:pPr>
      <w:r>
        <w:rPr>
          <w:rStyle w:val="a4"/>
        </w:rPr>
        <w:annotationRef/>
      </w:r>
      <w:r>
        <w:t>Какая?</w:t>
      </w:r>
    </w:p>
  </w:comment>
  <w:comment w:id="10" w:author="Gleb Radchenko" w:date="2013-12-20T09:59:00Z" w:initials="GR">
    <w:p w14:paraId="5DCFA30A" w14:textId="77777777" w:rsidR="00E704DA" w:rsidRDefault="00E704DA">
      <w:pPr>
        <w:pStyle w:val="ae"/>
      </w:pPr>
      <w:r>
        <w:rPr>
          <w:rStyle w:val="a4"/>
        </w:rPr>
        <w:annotationRef/>
      </w:r>
      <w:r>
        <w:t>Какие данные?</w:t>
      </w:r>
    </w:p>
  </w:comment>
  <w:comment w:id="11" w:author="Gleb Radchenko" w:date="2013-12-20T10:05:00Z" w:initials="GR">
    <w:p w14:paraId="00D63E64" w14:textId="6E17ACEF" w:rsidR="00685E18" w:rsidRDefault="00685E18">
      <w:pPr>
        <w:pStyle w:val="ae"/>
      </w:pPr>
      <w:r>
        <w:rPr>
          <w:rStyle w:val="a4"/>
        </w:rPr>
        <w:annotationRef/>
      </w:r>
      <w:r>
        <w:t>Что это?</w:t>
      </w:r>
    </w:p>
  </w:comment>
  <w:comment w:id="13" w:author="Gleb Radchenko" w:date="2013-12-20T10:05:00Z" w:initials="GR">
    <w:p w14:paraId="5CE49549" w14:textId="77777777" w:rsidR="00685E18" w:rsidRDefault="00685E18">
      <w:pPr>
        <w:pStyle w:val="ae"/>
      </w:pPr>
      <w:r>
        <w:rPr>
          <w:rStyle w:val="a4"/>
        </w:rPr>
        <w:annotationRef/>
      </w:r>
      <w:r>
        <w:t>ЧТО ЭТО?!</w:t>
      </w:r>
    </w:p>
    <w:p w14:paraId="33B66913" w14:textId="483FFF70" w:rsidR="00685E18" w:rsidRDefault="00685E18">
      <w:pPr>
        <w:pStyle w:val="ae"/>
      </w:pPr>
    </w:p>
  </w:comment>
  <w:comment w:id="14" w:author="Gleb Radchenko" w:date="2013-12-20T10:07:00Z" w:initials="GR">
    <w:p w14:paraId="4E3560F2" w14:textId="12360F33" w:rsidR="008136A2" w:rsidRDefault="008136A2">
      <w:pPr>
        <w:pStyle w:val="ae"/>
      </w:pPr>
      <w:r>
        <w:rPr>
          <w:rStyle w:val="a4"/>
        </w:rPr>
        <w:annotationRef/>
      </w:r>
      <w:r>
        <w:t>Пробел, ссылка, точка. Прошу исправить по всему документу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1C6AFFC" w15:done="0"/>
  <w15:commentEx w15:paraId="0E5A1411" w15:done="0"/>
  <w15:commentEx w15:paraId="30C08886" w15:done="0"/>
  <w15:commentEx w15:paraId="654246EF" w15:done="0"/>
  <w15:commentEx w15:paraId="3AA818E4" w15:done="0"/>
  <w15:commentEx w15:paraId="5DCFA30A" w15:done="0"/>
  <w15:commentEx w15:paraId="00D63E64" w15:done="0"/>
  <w15:commentEx w15:paraId="33B66913" w15:done="0"/>
  <w15:commentEx w15:paraId="4E3560F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Times-Roman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7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0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1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4"/>
  </w:num>
  <w:num w:numId="2">
    <w:abstractNumId w:val="2"/>
  </w:num>
  <w:num w:numId="3">
    <w:abstractNumId w:val="13"/>
  </w:num>
  <w:num w:numId="4">
    <w:abstractNumId w:val="5"/>
  </w:num>
  <w:num w:numId="5">
    <w:abstractNumId w:val="11"/>
  </w:num>
  <w:num w:numId="6">
    <w:abstractNumId w:val="3"/>
  </w:num>
  <w:num w:numId="7">
    <w:abstractNumId w:val="8"/>
  </w:num>
  <w:num w:numId="8">
    <w:abstractNumId w:val="1"/>
  </w:num>
  <w:num w:numId="9">
    <w:abstractNumId w:val="12"/>
  </w:num>
  <w:num w:numId="10">
    <w:abstractNumId w:val="9"/>
  </w:num>
  <w:num w:numId="11">
    <w:abstractNumId w:val="6"/>
  </w:num>
  <w:num w:numId="12">
    <w:abstractNumId w:val="0"/>
  </w:num>
  <w:num w:numId="13">
    <w:abstractNumId w:val="10"/>
  </w:num>
  <w:num w:numId="14">
    <w:abstractNumId w:val="7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1463CD"/>
    <w:rsid w:val="00161EDC"/>
    <w:rsid w:val="001627E7"/>
    <w:rsid w:val="0016336E"/>
    <w:rsid w:val="001C42D9"/>
    <w:rsid w:val="001D0C80"/>
    <w:rsid w:val="001F13F5"/>
    <w:rsid w:val="002547C2"/>
    <w:rsid w:val="00260100"/>
    <w:rsid w:val="00272013"/>
    <w:rsid w:val="002F2EC7"/>
    <w:rsid w:val="0050356D"/>
    <w:rsid w:val="00554A80"/>
    <w:rsid w:val="005F6490"/>
    <w:rsid w:val="00643CBC"/>
    <w:rsid w:val="00644C99"/>
    <w:rsid w:val="00685E18"/>
    <w:rsid w:val="006C5651"/>
    <w:rsid w:val="00717FFC"/>
    <w:rsid w:val="00802585"/>
    <w:rsid w:val="008136A2"/>
    <w:rsid w:val="00834253"/>
    <w:rsid w:val="008A312D"/>
    <w:rsid w:val="008B4CB6"/>
    <w:rsid w:val="00941B5B"/>
    <w:rsid w:val="00943CC8"/>
    <w:rsid w:val="00A0518A"/>
    <w:rsid w:val="00A3609F"/>
    <w:rsid w:val="00A600C1"/>
    <w:rsid w:val="00A720AB"/>
    <w:rsid w:val="00BB4910"/>
    <w:rsid w:val="00BE72EC"/>
    <w:rsid w:val="00C2015B"/>
    <w:rsid w:val="00E61C62"/>
    <w:rsid w:val="00E704DA"/>
    <w:rsid w:val="00E924A9"/>
    <w:rsid w:val="00EA1E31"/>
    <w:rsid w:val="00EB6494"/>
    <w:rsid w:val="00F60A98"/>
    <w:rsid w:val="00FC0F88"/>
    <w:rsid w:val="00FD36E1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  <w15:docId w15:val="{FE3DC108-EE28-4170-91BE-F4830C82D0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earchenginez.ru/strategii-prodvizheniya-sajtov/" TargetMode="External"/><Relationship Id="rId13" Type="http://schemas.openxmlformats.org/officeDocument/2006/relationships/hyperlink" Target="http://www.cossa.ru/" TargetMode="External"/><Relationship Id="rId18" Type="http://schemas.openxmlformats.org/officeDocument/2006/relationships/hyperlink" Target="http://getbootstrap.com/" TargetMode="External"/><Relationship Id="rId3" Type="http://schemas.openxmlformats.org/officeDocument/2006/relationships/styles" Target="styles.xml"/><Relationship Id="rId21" Type="http://schemas.openxmlformats.org/officeDocument/2006/relationships/hyperlink" Target="http://slovari.yandex.ru/" TargetMode="External"/><Relationship Id="rId7" Type="http://schemas.microsoft.com/office/2011/relationships/commentsExtended" Target="commentsExtended.xml"/><Relationship Id="rId12" Type="http://schemas.openxmlformats.org/officeDocument/2006/relationships/hyperlink" Target="http://allpositions.ru/" TargetMode="External"/><Relationship Id="rId17" Type="http://schemas.openxmlformats.org/officeDocument/2006/relationships/hyperlink" Target="http://blogobabushka.ru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oscommerce.com/" TargetMode="External"/><Relationship Id="rId20" Type="http://schemas.openxmlformats.org/officeDocument/2006/relationships/hyperlink" Target="%20http://skwd.ru/" TargetMode="Externa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hyperlink" Target="http://www.megaindex.ru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ww.online-fabrics.co.uk/" TargetMode="External"/><Relationship Id="rId23" Type="http://schemas.microsoft.com/office/2011/relationships/people" Target="people.xml"/><Relationship Id="rId10" Type="http://schemas.openxmlformats.org/officeDocument/2006/relationships/hyperlink" Target="http://www.webeffector.ru/wiki/%D0%A1%D1%81%D1%8B%D0%BB%D0%BA%D0%B0" TargetMode="External"/><Relationship Id="rId19" Type="http://schemas.openxmlformats.org/officeDocument/2006/relationships/hyperlink" Target="http://www.curtainfactoryoutlet.co.uk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webeffector.ru/wiki/%D0%97%D0%B0%D0%BF%D1%80%D0%BE%D1%81" TargetMode="External"/><Relationship Id="rId14" Type="http://schemas.openxmlformats.org/officeDocument/2006/relationships/hyperlink" Target="http://www.webeffector.ru/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A98CD3-BA7B-4301-8330-6D46BE1E3D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8</Pages>
  <Words>1723</Words>
  <Characters>9823</Characters>
  <Application>Microsoft Office Word</Application>
  <DocSecurity>0</DocSecurity>
  <Lines>81</Lines>
  <Paragraphs>2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Gleb Radchenko</cp:lastModifiedBy>
  <cp:revision>4</cp:revision>
  <cp:lastPrinted>2007-04-23T16:06:00Z</cp:lastPrinted>
  <dcterms:created xsi:type="dcterms:W3CDTF">2013-12-19T18:28:00Z</dcterms:created>
  <dcterms:modified xsi:type="dcterms:W3CDTF">2013-12-20T0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povef@is74.ru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